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BAEDEE" w14:textId="3E854AA7" w:rsidR="0028769E" w:rsidRDefault="00490B43" w:rsidP="0028769E">
      <w:pPr>
        <w:spacing w:after="120"/>
        <w:rPr>
          <w:rFonts w:asciiTheme="minorBidi" w:hAnsiTheme="minorBidi" w:cstheme="minorBidi"/>
          <w:b/>
          <w:sz w:val="24"/>
        </w:rPr>
      </w:pPr>
      <w:r>
        <w:rPr>
          <w:rFonts w:asciiTheme="minorBidi" w:hAnsiTheme="minorBidi" w:cstheme="minorBidi"/>
          <w:b/>
          <w:sz w:val="24"/>
        </w:rPr>
        <w:t>S</w:t>
      </w:r>
      <w:r w:rsidR="0028769E" w:rsidRPr="00711D76">
        <w:rPr>
          <w:rFonts w:asciiTheme="minorBidi" w:hAnsiTheme="minorBidi" w:cstheme="minorBidi"/>
          <w:b/>
          <w:sz w:val="24"/>
        </w:rPr>
        <w:t xml:space="preserve">upporting Information </w:t>
      </w:r>
      <w:r w:rsidR="00711D76" w:rsidRPr="00711D76">
        <w:rPr>
          <w:rFonts w:asciiTheme="minorBidi" w:hAnsiTheme="minorBidi" w:cstheme="minorBidi"/>
          <w:b/>
          <w:sz w:val="24"/>
        </w:rPr>
        <w:t xml:space="preserve">File 4 - </w:t>
      </w:r>
      <w:r w:rsidR="0028769E" w:rsidRPr="00711D76">
        <w:rPr>
          <w:rFonts w:asciiTheme="minorBidi" w:hAnsiTheme="minorBidi" w:cstheme="minorBidi"/>
          <w:b/>
          <w:sz w:val="24"/>
        </w:rPr>
        <w:t xml:space="preserve">Full </w:t>
      </w:r>
      <w:proofErr w:type="spellStart"/>
      <w:r w:rsidR="00C64BA9" w:rsidRPr="00711D76">
        <w:rPr>
          <w:rFonts w:asciiTheme="minorBidi" w:hAnsiTheme="minorBidi" w:cstheme="minorBidi"/>
          <w:b/>
          <w:sz w:val="24"/>
        </w:rPr>
        <w:t>CERQual</w:t>
      </w:r>
      <w:proofErr w:type="spellEnd"/>
      <w:r w:rsidR="00C64BA9" w:rsidRPr="00711D76">
        <w:rPr>
          <w:rFonts w:asciiTheme="minorBidi" w:hAnsiTheme="minorBidi" w:cstheme="minorBidi"/>
          <w:b/>
          <w:sz w:val="24"/>
        </w:rPr>
        <w:t xml:space="preserve"> </w:t>
      </w:r>
      <w:r w:rsidR="00711D76" w:rsidRPr="00711D76">
        <w:rPr>
          <w:rFonts w:asciiTheme="minorBidi" w:hAnsiTheme="minorBidi" w:cstheme="minorBidi"/>
          <w:b/>
          <w:sz w:val="24"/>
        </w:rPr>
        <w:t xml:space="preserve">assessment </w:t>
      </w:r>
      <w:r w:rsidR="00C64BA9" w:rsidRPr="00711D76">
        <w:rPr>
          <w:rFonts w:asciiTheme="minorBidi" w:hAnsiTheme="minorBidi" w:cstheme="minorBidi"/>
          <w:b/>
          <w:sz w:val="24"/>
        </w:rPr>
        <w:t>s</w:t>
      </w:r>
      <w:r w:rsidR="0028769E" w:rsidRPr="00711D76">
        <w:rPr>
          <w:rFonts w:asciiTheme="minorBidi" w:hAnsiTheme="minorBidi" w:cstheme="minorBidi"/>
          <w:b/>
          <w:sz w:val="24"/>
        </w:rPr>
        <w:t>coring table</w:t>
      </w:r>
    </w:p>
    <w:tbl>
      <w:tblPr>
        <w:tblStyle w:val="TableGrid113"/>
        <w:tblW w:w="5151" w:type="pct"/>
        <w:tblInd w:w="-176" w:type="dxa"/>
        <w:tblLayout w:type="fixed"/>
        <w:tblLook w:val="04A0" w:firstRow="1" w:lastRow="0" w:firstColumn="1" w:lastColumn="0" w:noHBand="0" w:noVBand="1"/>
      </w:tblPr>
      <w:tblGrid>
        <w:gridCol w:w="1140"/>
        <w:gridCol w:w="2276"/>
        <w:gridCol w:w="3543"/>
        <w:gridCol w:w="2222"/>
        <w:gridCol w:w="1373"/>
        <w:gridCol w:w="1373"/>
        <w:gridCol w:w="1373"/>
        <w:gridCol w:w="1302"/>
      </w:tblGrid>
      <w:tr w:rsidR="004E3E90" w:rsidRPr="00DB4D0F" w14:paraId="226A96C5" w14:textId="77777777" w:rsidTr="004E3E90">
        <w:tc>
          <w:tcPr>
            <w:tcW w:w="39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9A2473" w14:textId="77777777" w:rsidR="004E3E90" w:rsidRPr="00DB4D0F" w:rsidRDefault="004E3E90" w:rsidP="004E3E90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Analytic theme</w:t>
            </w: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755A65" w14:textId="77777777" w:rsidR="004E3E90" w:rsidRPr="00DB4D0F" w:rsidRDefault="004E3E90" w:rsidP="004E3E90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Review finding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19B007" w14:textId="77777777" w:rsidR="004E3E90" w:rsidRPr="004E3E90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4E3E90">
              <w:rPr>
                <w:b/>
                <w:sz w:val="16"/>
                <w:szCs w:val="16"/>
              </w:rPr>
              <w:t>Studies contributing to the review finding</w:t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82E67F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Methodological limitations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D14379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16284F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15571B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BA309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proofErr w:type="spellStart"/>
            <w:r w:rsidRPr="00DB4D0F">
              <w:rPr>
                <w:b/>
                <w:sz w:val="16"/>
                <w:szCs w:val="16"/>
              </w:rPr>
              <w:t>CERQual</w:t>
            </w:r>
            <w:proofErr w:type="spellEnd"/>
            <w:r w:rsidRPr="00DB4D0F">
              <w:rPr>
                <w:b/>
                <w:sz w:val="16"/>
                <w:szCs w:val="16"/>
              </w:rPr>
              <w:t xml:space="preserve"> assessment of confidence in the evidence</w:t>
            </w:r>
          </w:p>
        </w:tc>
      </w:tr>
      <w:tr w:rsidR="004E3E90" w:rsidRPr="00DB4D0F" w14:paraId="05C899AD" w14:textId="77777777" w:rsidTr="004E3E90">
        <w:tc>
          <w:tcPr>
            <w:tcW w:w="390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E26B8D7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Finding the way - Navigating the system in a new place</w:t>
            </w: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8DEF90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weigh up the value of maternity care and the costs and consequences of accessing care.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2C510A" w14:textId="4B32497C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begin"/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instrText>ADDIN RW.CITE{{5488 Phillimore,Jenny 2015; 3664 Bollini,Paola 2007; 1709 Glavin,Kari 2016; 2034 Jonkers,Marina 2011; 1937 Robertson,EvaK. 2015; 1712 Tobin,Carolyn 2014; 9897 Topa,J.B. 2017; 4153 Veleminsky,M.,Jr 2014; 2016 Wikberg,Anita 2014; 5748 Schoevers,MariaA. 2010; 1734 Phillimore,Jenny 2016; 1729 Barona-Vilar,Carmen 2013; 1732 Iliadi,P. 2008; 1960 Binder,Pauline 2012; 3138 Almeida,LM 2014}}</w:instrText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490B43">
              <w:rPr>
                <w:color w:val="000000" w:themeColor="text1"/>
                <w:sz w:val="16"/>
                <w:szCs w:val="16"/>
                <w:lang w:val="en-US"/>
              </w:rPr>
              <w:t>[</w:t>
            </w:r>
            <w:r w:rsidRPr="004E3E90">
              <w:rPr>
                <w:color w:val="000000" w:themeColor="text1"/>
                <w:sz w:val="16"/>
                <w:szCs w:val="16"/>
                <w:lang w:val="en-US"/>
              </w:rPr>
              <w:t>32-36,46,48,49,57,58,62,63,72,78,79</w:t>
            </w:r>
            <w:r w:rsidR="00490B43">
              <w:rPr>
                <w:color w:val="000000" w:themeColor="text1"/>
                <w:sz w:val="16"/>
                <w:szCs w:val="16"/>
                <w:lang w:val="en-US"/>
              </w:rPr>
              <w:t>]</w:t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2DAB6C" w14:textId="77777777" w:rsidR="004E3E90" w:rsidRPr="00B51176" w:rsidRDefault="004E3E90" w:rsidP="00123169">
            <w:pPr>
              <w:jc w:val="center"/>
              <w:rPr>
                <w:sz w:val="16"/>
                <w:szCs w:val="16"/>
              </w:rPr>
            </w:pPr>
            <w:r w:rsidRPr="00B51176">
              <w:rPr>
                <w:sz w:val="16"/>
                <w:szCs w:val="16"/>
              </w:rPr>
              <w:t>Moderate methodological limitations</w:t>
            </w:r>
          </w:p>
          <w:p w14:paraId="0C163052" w14:textId="3E32C069" w:rsidR="004E3E90" w:rsidRPr="00E44B70" w:rsidRDefault="00490B43" w:rsidP="00123169">
            <w:pPr>
              <w:jc w:val="center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(</w:t>
            </w:r>
            <w:r w:rsidR="004E3E90" w:rsidRPr="00B51176">
              <w:rPr>
                <w:sz w:val="16"/>
                <w:szCs w:val="16"/>
              </w:rPr>
              <w:t>6 studies low quality, 6 studies moderate quality and 2 studies high quality)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48646C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416AA2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A4BC2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D38601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087E11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255D43B6" w14:textId="77777777" w:rsidTr="004E3E90">
        <w:tc>
          <w:tcPr>
            <w:tcW w:w="39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BBC35FF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7061A8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Some migrant women are unaware of their rights and entitlements to maternity care.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5F6B22" w14:textId="42175416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1732 Iliadi,P. 2008; 1729 Barona-Vilar,Carmen 2013; 2254 Gaudion,A. 2009; 10644 Baken,E. 2007; 3045 Coutinho,Emí­lia 2014; 1698 Lephard,Elizabeth 2016; 9897 Topa,J.B. 2017; 5748 Schoevers,MariaA. 2010; 1734 Phillimore,Jenny 2016; 2018 Wikberg,Anita 2012; 2208 Newall,Dave 2012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1,33,39,48,50,58,62,69,75,79,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9DCFFE" w14:textId="77777777" w:rsidR="004E3E90" w:rsidRPr="00B51176" w:rsidRDefault="004E3E90" w:rsidP="00123169">
            <w:pPr>
              <w:jc w:val="center"/>
              <w:rPr>
                <w:sz w:val="16"/>
                <w:szCs w:val="16"/>
              </w:rPr>
            </w:pPr>
            <w:r w:rsidRPr="00B51176">
              <w:rPr>
                <w:sz w:val="16"/>
                <w:szCs w:val="16"/>
              </w:rPr>
              <w:t>M</w:t>
            </w:r>
            <w:r>
              <w:rPr>
                <w:sz w:val="16"/>
                <w:szCs w:val="16"/>
              </w:rPr>
              <w:t xml:space="preserve">oderate </w:t>
            </w:r>
            <w:r w:rsidRPr="00B51176">
              <w:rPr>
                <w:sz w:val="16"/>
                <w:szCs w:val="16"/>
              </w:rPr>
              <w:t>methodological limitations</w:t>
            </w:r>
          </w:p>
          <w:p w14:paraId="2441188B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B51176">
              <w:rPr>
                <w:sz w:val="16"/>
                <w:szCs w:val="16"/>
              </w:rPr>
              <w:t>(5 studies low quality, 4 studies moderate quality and 1 study high quality)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75B18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4E9650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E958C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006CDD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55105D3D" w14:textId="77777777" w:rsidTr="004E3E90">
        <w:tc>
          <w:tcPr>
            <w:tcW w:w="39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5FB6667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942342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face difficulties in finding the way into the maternity care system.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196A68" w14:textId="1BCF453B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begin"/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instrText>ADDIN RW.CITE{{3664 Bollini,Paola 2007; 1698 Lephard,Elizabeth 2016; 1937 Robertson,EvaK. 2015; 9897 Topa,J.B. 2017; 5488 Phillimore,Jenny 2015; 1734 Phillimore,Jenny 2016; 1928 Almeida,LM 2014; 5748 Schoevers,MariaA. 2010}}</w:instrText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separate"/>
            </w:r>
            <w:r w:rsidR="00490B43">
              <w:rPr>
                <w:color w:val="000000" w:themeColor="text1"/>
                <w:sz w:val="16"/>
                <w:szCs w:val="16"/>
                <w:lang w:val="en-US"/>
              </w:rPr>
              <w:t>[</w:t>
            </w:r>
            <w:r w:rsidRPr="004E3E90">
              <w:rPr>
                <w:color w:val="000000" w:themeColor="text1"/>
                <w:sz w:val="16"/>
                <w:szCs w:val="16"/>
                <w:lang w:val="en-US"/>
              </w:rPr>
              <w:t>32,33,50,58,63,72,77,79</w:t>
            </w:r>
            <w:r w:rsidR="00490B43">
              <w:rPr>
                <w:color w:val="000000" w:themeColor="text1"/>
                <w:sz w:val="16"/>
                <w:szCs w:val="16"/>
                <w:lang w:val="en-US"/>
              </w:rPr>
              <w:t>]</w:t>
            </w:r>
            <w:r w:rsidRPr="004E3E90">
              <w:rPr>
                <w:bCs/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13B994" w14:textId="77777777" w:rsidR="004E3E90" w:rsidRPr="00B51176" w:rsidRDefault="004E3E90" w:rsidP="00123169">
            <w:pPr>
              <w:jc w:val="center"/>
              <w:rPr>
                <w:sz w:val="16"/>
                <w:szCs w:val="16"/>
              </w:rPr>
            </w:pPr>
            <w:r w:rsidRPr="00B51176">
              <w:rPr>
                <w:sz w:val="16"/>
                <w:szCs w:val="16"/>
              </w:rPr>
              <w:t>Minor methodological limitations</w:t>
            </w:r>
          </w:p>
          <w:p w14:paraId="47C3132B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B51176">
              <w:rPr>
                <w:sz w:val="16"/>
                <w:szCs w:val="16"/>
              </w:rPr>
              <w:t xml:space="preserve">(2 studies low quality, </w:t>
            </w:r>
            <w:r>
              <w:rPr>
                <w:sz w:val="16"/>
                <w:szCs w:val="16"/>
              </w:rPr>
              <w:t>4</w:t>
            </w:r>
            <w:r w:rsidRPr="00B51176">
              <w:rPr>
                <w:sz w:val="16"/>
                <w:szCs w:val="16"/>
              </w:rPr>
              <w:t xml:space="preserve"> studies moderate quality and 1 study high quality)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C33F80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inor</w:t>
            </w:r>
            <w:r w:rsidRPr="00DB4D0F">
              <w:rPr>
                <w:sz w:val="16"/>
                <w:szCs w:val="16"/>
              </w:rPr>
              <w:t xml:space="preserve"> concerns about 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67D409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3E427F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89EB2F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47C6EC7F" w14:textId="77777777" w:rsidTr="004E3E90">
        <w:trPr>
          <w:trHeight w:val="558"/>
        </w:trPr>
        <w:tc>
          <w:tcPr>
            <w:tcW w:w="390" w:type="pct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FD5CDF7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4B70A4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Ongoing access to maternity care is influenced by financial factors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2D43C9" w14:textId="7C5DBD9B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9897 Topa,J.B. 2017; 10644 Baken,E. 2007; 1709 Glavin,Kari 2016; 1787 Degni,Filio 2014; 1698 Lephard,Elizabeth 2016; 4153 Veleminsky,M.,Jr 2014; 2016 Wikberg,Anita 2014; 2208 Newall,Dave 2012; 1705 Feldman,Rayah 2014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1,34,41,46,50,58,64,78,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8E2167" w14:textId="77777777" w:rsidR="004E3E90" w:rsidRPr="00B51176" w:rsidRDefault="004E3E90" w:rsidP="00123169">
            <w:pPr>
              <w:jc w:val="center"/>
              <w:rPr>
                <w:sz w:val="16"/>
                <w:szCs w:val="16"/>
              </w:rPr>
            </w:pPr>
            <w:r w:rsidRPr="00B51176">
              <w:rPr>
                <w:sz w:val="16"/>
                <w:szCs w:val="16"/>
              </w:rPr>
              <w:t>Minor methodological limitations</w:t>
            </w:r>
          </w:p>
          <w:p w14:paraId="27A44CC7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B51176">
              <w:rPr>
                <w:sz w:val="16"/>
                <w:szCs w:val="16"/>
              </w:rPr>
              <w:t>(4 studies low quality, 3 studies moderate quality and 2 stud</w:t>
            </w:r>
            <w:r>
              <w:rPr>
                <w:sz w:val="16"/>
                <w:szCs w:val="16"/>
              </w:rPr>
              <w:t>ies</w:t>
            </w:r>
            <w:r w:rsidRPr="00B51176">
              <w:rPr>
                <w:sz w:val="16"/>
                <w:szCs w:val="16"/>
              </w:rPr>
              <w:t xml:space="preserve"> high quality)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2243DC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923964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Minor </w:t>
            </w:r>
            <w:r w:rsidRPr="00DB4D0F">
              <w:rPr>
                <w:sz w:val="16"/>
                <w:szCs w:val="16"/>
              </w:rPr>
              <w:t>concerns about 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B0B5CC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minor concerns about 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3B58B4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587855F7" w14:textId="77777777" w:rsidTr="004E3E90">
        <w:trPr>
          <w:trHeight w:val="888"/>
        </w:trPr>
        <w:tc>
          <w:tcPr>
            <w:tcW w:w="39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BAEB0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F1954A6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Ongoing access to maternity care is influenced by flexibility in the system</w:t>
            </w:r>
          </w:p>
        </w:tc>
        <w:tc>
          <w:tcPr>
            <w:tcW w:w="121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D165C9" w14:textId="32BD84B8" w:rsidR="004E3E90" w:rsidRPr="004E3E90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 w:rsidRPr="004E3E90">
              <w:rPr>
                <w:sz w:val="16"/>
                <w:szCs w:val="16"/>
                <w:lang w:val="en-US"/>
              </w:rPr>
              <w:fldChar w:fldCharType="begin"/>
            </w:r>
            <w:r w:rsidRPr="004E3E90">
              <w:rPr>
                <w:sz w:val="16"/>
                <w:szCs w:val="16"/>
                <w:lang w:val="en-US"/>
              </w:rPr>
              <w:instrText>ADDIN RW.CITE{{1993 Briscoe,L. 2009; 1729 Barona-Vilar,Carmen 2013; 10644 Baken,E. 2007; 1734 Phillimore,Jenny 2016; 9897 Topa,J.B. 2017; 1937 Robertson,EvaK. 2015}}</w:instrText>
            </w:r>
            <w:r w:rsidRPr="004E3E90">
              <w:rPr>
                <w:sz w:val="16"/>
                <w:szCs w:val="16"/>
                <w:lang w:val="en-US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1,58,62,67,72,79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7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3A7EB3" w14:textId="77777777" w:rsidR="004E3E90" w:rsidRDefault="004E3E90" w:rsidP="00123169">
            <w:pPr>
              <w:spacing w:line="276" w:lineRule="auto"/>
              <w:jc w:val="center"/>
              <w:rPr>
                <w:sz w:val="16"/>
                <w:szCs w:val="16"/>
              </w:rPr>
            </w:pPr>
            <w:r w:rsidRPr="003F118A">
              <w:rPr>
                <w:sz w:val="16"/>
                <w:szCs w:val="16"/>
              </w:rPr>
              <w:t xml:space="preserve">Minor methodological concerns </w:t>
            </w:r>
          </w:p>
          <w:p w14:paraId="7C1B7915" w14:textId="77777777" w:rsidR="004E3E90" w:rsidRPr="00E44B70" w:rsidRDefault="004E3E90" w:rsidP="00123169">
            <w:pPr>
              <w:spacing w:line="276" w:lineRule="auto"/>
              <w:jc w:val="center"/>
              <w:rPr>
                <w:sz w:val="16"/>
                <w:szCs w:val="16"/>
                <w:highlight w:val="yellow"/>
              </w:rPr>
            </w:pPr>
            <w:r w:rsidRPr="003F118A">
              <w:rPr>
                <w:sz w:val="16"/>
                <w:szCs w:val="16"/>
              </w:rPr>
              <w:t>(</w:t>
            </w:r>
            <w:r>
              <w:rPr>
                <w:sz w:val="16"/>
                <w:szCs w:val="16"/>
              </w:rPr>
              <w:t>1</w:t>
            </w:r>
            <w:r w:rsidRPr="003F118A">
              <w:rPr>
                <w:sz w:val="16"/>
                <w:szCs w:val="16"/>
              </w:rPr>
              <w:t xml:space="preserve"> stud</w:t>
            </w:r>
            <w:r>
              <w:rPr>
                <w:sz w:val="16"/>
                <w:szCs w:val="16"/>
              </w:rPr>
              <w:t>y</w:t>
            </w:r>
            <w:r w:rsidRPr="003F118A">
              <w:rPr>
                <w:sz w:val="16"/>
                <w:szCs w:val="16"/>
              </w:rPr>
              <w:t xml:space="preserve"> low quality, 4 studies moderate quality, 1 study high quality)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01159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A5F82D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oderate concerns about adequacy</w:t>
            </w:r>
          </w:p>
        </w:tc>
        <w:tc>
          <w:tcPr>
            <w:tcW w:w="47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2ECAA3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minor concerns about relevance</w:t>
            </w:r>
          </w:p>
        </w:tc>
        <w:tc>
          <w:tcPr>
            <w:tcW w:w="4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20A575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MODERATE</w:t>
            </w:r>
          </w:p>
        </w:tc>
      </w:tr>
      <w:tr w:rsidR="004E3E90" w:rsidRPr="00DB4D0F" w14:paraId="181F69AA" w14:textId="77777777" w:rsidTr="004E3E90">
        <w:tc>
          <w:tcPr>
            <w:tcW w:w="390" w:type="pct"/>
            <w:vMerge w:val="restart"/>
            <w:vAlign w:val="center"/>
          </w:tcPr>
          <w:p w14:paraId="1B86C41E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We don’t understand each other</w:t>
            </w:r>
          </w:p>
        </w:tc>
        <w:tc>
          <w:tcPr>
            <w:tcW w:w="779" w:type="pct"/>
          </w:tcPr>
          <w:p w14:paraId="1C1E6F25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face language barriers when accessing maternity care</w:t>
            </w:r>
          </w:p>
        </w:tc>
        <w:tc>
          <w:tcPr>
            <w:tcW w:w="1213" w:type="pct"/>
          </w:tcPr>
          <w:p w14:paraId="569A936A" w14:textId="369A85B0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3360 Binder,Pauline 2012; 1705 Feldman,Rayah 2014; 5488 Phillimore,Jenny 2015; 3664 Bollini,Paola 2007; 2716 Garnweidner-Holme,Lisa 2017; 2254 Gaudion,A. 2009; 1732 Iliadi,P. 2008; 2034 Jonkers,Marina 2011; 1698 Lephard,Elizabeth 2016; 3639 Ny,Pernilla 2007; 1937 Robertson,EvaK. 2015; 10650 Straus,L. 2009; 1712 Tobin,Carolyn 2014; 4153 Veleminsky,M.,Jr 2014; 2018 Wikberg,Anita 2012; 2016 Wikberg,Anita 2014; 1734 Phillimore,Jenny 2016; 2208 Newall,Dave 2012; 1993 Briscoe,L. 2009; 3138 Almeida,LM 2014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2,34,35,41,44,48-50,55,57,63,66,67,69,71,72,75,78-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</w:tcPr>
          <w:p w14:paraId="03163376" w14:textId="77777777" w:rsidR="004E3E90" w:rsidRPr="00B51176" w:rsidRDefault="004E3E90" w:rsidP="00123169">
            <w:pPr>
              <w:jc w:val="center"/>
              <w:rPr>
                <w:sz w:val="16"/>
                <w:szCs w:val="16"/>
              </w:rPr>
            </w:pPr>
            <w:r w:rsidRPr="00B51176">
              <w:rPr>
                <w:sz w:val="16"/>
                <w:szCs w:val="16"/>
              </w:rPr>
              <w:t>Minor methodological concerns</w:t>
            </w:r>
          </w:p>
          <w:p w14:paraId="05C0E334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B51176">
              <w:rPr>
                <w:sz w:val="16"/>
                <w:szCs w:val="16"/>
              </w:rPr>
              <w:t xml:space="preserve">(9 studies low quality, 5 </w:t>
            </w:r>
            <w:r>
              <w:rPr>
                <w:sz w:val="16"/>
                <w:szCs w:val="16"/>
              </w:rPr>
              <w:t xml:space="preserve">studies </w:t>
            </w:r>
            <w:r w:rsidRPr="00B51176">
              <w:rPr>
                <w:sz w:val="16"/>
                <w:szCs w:val="16"/>
              </w:rPr>
              <w:t xml:space="preserve">moderate quality and 3 </w:t>
            </w:r>
            <w:r>
              <w:rPr>
                <w:sz w:val="16"/>
                <w:szCs w:val="16"/>
              </w:rPr>
              <w:t xml:space="preserve">studies </w:t>
            </w:r>
            <w:r w:rsidRPr="00B51176">
              <w:rPr>
                <w:sz w:val="16"/>
                <w:szCs w:val="16"/>
              </w:rPr>
              <w:t>high quality)</w:t>
            </w:r>
          </w:p>
        </w:tc>
        <w:tc>
          <w:tcPr>
            <w:tcW w:w="470" w:type="pct"/>
          </w:tcPr>
          <w:p w14:paraId="53D8F13F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</w:tcPr>
          <w:p w14:paraId="44ABE6ED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</w:tcPr>
          <w:p w14:paraId="11C6F5F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18D75688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4E528166" w14:textId="77777777" w:rsidTr="004E3E90">
        <w:tc>
          <w:tcPr>
            <w:tcW w:w="390" w:type="pct"/>
            <w:vMerge/>
          </w:tcPr>
          <w:p w14:paraId="08255276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1AD93915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have unmet perinatal information needs</w:t>
            </w:r>
          </w:p>
        </w:tc>
        <w:tc>
          <w:tcPr>
            <w:tcW w:w="1213" w:type="pct"/>
          </w:tcPr>
          <w:p w14:paraId="1A6FA7A8" w14:textId="75C34FBC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1701 Leung,Georgine 2017; 5488 Phillimore,Jenny 2015; 1993 Briscoe,L. 2009; 10169 Almeida,L.M. 2013; 3664 Bollini,Paola 2007; 3351 Babatunde,Titilayo 2012; 1709 Glavin,Kari 2016; 10654 Choudhry,Kubra 2012; 5729 Essén,Birgitta 2011; 2079 Garnweidner,LisaM. 2013; 2716 Garnweidner-Holme,Lisa 2017; 2254 Gaudion,A. 2009; 1871 Gitsels-van,derWal 2015; 2007 Hjelm,K. 2007; 2034 Jonkers,Marina 2011; 1937 Robertson,EvaK. 2015; 3683 Sauvegrain,P. 2017; 10650 Straus,L. 2009; 1778 Wandel,Margareta 2016; 4153 Veleminsky,M.,Jr 2014; 2018 Wikberg,Anita 2012; 2016 Wikberg,Anita 2014; 1851 Yeasmin,SyedaFahmida 2013; 1734 Phillimore,Jenny 2016; 2208 Newall,Dave 2012; 3015 Viken,Berit 2015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8,32,34,38,43-47,49,51,55,60,61,63,67-69,72-76,78-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</w:tcPr>
          <w:p w14:paraId="487FA761" w14:textId="77777777" w:rsidR="004E3E90" w:rsidRPr="008F6BDF" w:rsidRDefault="004E3E90" w:rsidP="00123169">
            <w:pPr>
              <w:jc w:val="center"/>
              <w:rPr>
                <w:sz w:val="16"/>
                <w:szCs w:val="16"/>
              </w:rPr>
            </w:pPr>
            <w:r w:rsidRPr="008F6BDF">
              <w:rPr>
                <w:sz w:val="16"/>
                <w:szCs w:val="16"/>
              </w:rPr>
              <w:t>Minor methodological concerns</w:t>
            </w:r>
          </w:p>
          <w:p w14:paraId="64451BCA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8F6BDF">
              <w:rPr>
                <w:sz w:val="16"/>
                <w:szCs w:val="16"/>
              </w:rPr>
              <w:t>(10 studies low quality, 10 studies moderate quality and 3 studies high quality)</w:t>
            </w:r>
          </w:p>
        </w:tc>
        <w:tc>
          <w:tcPr>
            <w:tcW w:w="470" w:type="pct"/>
          </w:tcPr>
          <w:p w14:paraId="4A47EF45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3F118A">
              <w:rPr>
                <w:sz w:val="16"/>
                <w:szCs w:val="16"/>
              </w:rPr>
              <w:t>Moderate concerns about coherence</w:t>
            </w:r>
          </w:p>
        </w:tc>
        <w:tc>
          <w:tcPr>
            <w:tcW w:w="470" w:type="pct"/>
          </w:tcPr>
          <w:p w14:paraId="44B31091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</w:tcPr>
          <w:p w14:paraId="248F7719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2ED8CD8E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3F118A">
              <w:rPr>
                <w:b/>
                <w:sz w:val="16"/>
                <w:szCs w:val="16"/>
              </w:rPr>
              <w:t>MODERATE</w:t>
            </w:r>
          </w:p>
        </w:tc>
      </w:tr>
      <w:tr w:rsidR="004E3E90" w:rsidRPr="00DB4D0F" w14:paraId="1283853D" w14:textId="77777777" w:rsidTr="004E3E90">
        <w:tc>
          <w:tcPr>
            <w:tcW w:w="390" w:type="pct"/>
            <w:vMerge/>
          </w:tcPr>
          <w:p w14:paraId="4E3B0477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49271DF9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have different expectations of maternity care</w:t>
            </w:r>
          </w:p>
        </w:tc>
        <w:tc>
          <w:tcPr>
            <w:tcW w:w="1213" w:type="pct"/>
          </w:tcPr>
          <w:p w14:paraId="7CB5C400" w14:textId="2C7A3825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color w:val="000000" w:themeColor="text1"/>
                <w:sz w:val="16"/>
                <w:szCs w:val="16"/>
              </w:rPr>
              <w:fldChar w:fldCharType="begin"/>
            </w:r>
            <w:r w:rsidRPr="004E3E90">
              <w:rPr>
                <w:color w:val="000000" w:themeColor="text1"/>
                <w:sz w:val="16"/>
                <w:szCs w:val="16"/>
              </w:rPr>
              <w:instrText>ADDIN RW.CITE{{10169 Almeida,L.M. 2013; 1993 Briscoe,L. 2009; 3045 Coutinho,Emí­lia 2014; 1709 Glavin,Kari 2016; 1787 Degni,Filio 2014; 1835 Dempsey,Maria 2016; 5729 Essén,Birgitta 2011; 2385 Lundberg,P.C. 2008; 3639 Ny,Pernilla 2007; 2810 Petruschke,I. 2016; 1712 Tobin,Carolyn 2014; 9897 Topa,J.B. 2017; 3015 Viken,Berit 2015; 2016 Wikberg,Anita 2014; 1734 Phillimore,Jenny 2016; 1928 Almeida,LM 2014; 1960 Binder,Pauline 2012}}</w:instrText>
            </w:r>
            <w:r w:rsidRPr="004E3E90">
              <w:rPr>
                <w:color w:val="000000" w:themeColor="text1"/>
                <w:sz w:val="16"/>
                <w:szCs w:val="16"/>
              </w:rPr>
              <w:fldChar w:fldCharType="separate"/>
            </w:r>
            <w:r w:rsidR="00490B43">
              <w:rPr>
                <w:bCs/>
                <w:color w:val="000000" w:themeColor="text1"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color w:val="000000" w:themeColor="text1"/>
                <w:sz w:val="16"/>
                <w:szCs w:val="16"/>
                <w:lang w:val="en-US"/>
              </w:rPr>
              <w:t>8,36,39,40,46,52,53,57,58,60,64,67,68,71,77-79</w:t>
            </w:r>
            <w:r w:rsidR="00490B43">
              <w:rPr>
                <w:bCs/>
                <w:color w:val="000000" w:themeColor="text1"/>
                <w:sz w:val="16"/>
                <w:szCs w:val="16"/>
                <w:lang w:val="en-US"/>
              </w:rPr>
              <w:t>]</w:t>
            </w:r>
            <w:r w:rsidRPr="004E3E90">
              <w:rPr>
                <w:color w:val="000000" w:themeColor="text1"/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shd w:val="clear" w:color="auto" w:fill="auto"/>
          </w:tcPr>
          <w:p w14:paraId="642D3F71" w14:textId="77777777" w:rsidR="004E3E90" w:rsidRPr="008F6BDF" w:rsidRDefault="004E3E90" w:rsidP="00123169">
            <w:pPr>
              <w:jc w:val="center"/>
              <w:rPr>
                <w:sz w:val="16"/>
                <w:szCs w:val="16"/>
              </w:rPr>
            </w:pPr>
            <w:r w:rsidRPr="008F6BDF">
              <w:rPr>
                <w:sz w:val="16"/>
                <w:szCs w:val="16"/>
              </w:rPr>
              <w:t>Minor methodological concerns</w:t>
            </w:r>
          </w:p>
          <w:p w14:paraId="36E7AD3D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8F6BDF">
              <w:rPr>
                <w:sz w:val="16"/>
                <w:szCs w:val="16"/>
              </w:rPr>
              <w:t>(3 studies low quality, 9 studies moderate quality and 5 studies high quality)</w:t>
            </w:r>
          </w:p>
        </w:tc>
        <w:tc>
          <w:tcPr>
            <w:tcW w:w="470" w:type="pct"/>
          </w:tcPr>
          <w:p w14:paraId="70EDD92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</w:tcPr>
          <w:p w14:paraId="6FB148E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</w:tcPr>
          <w:p w14:paraId="7F475AC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6F72646C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3C247FC4" w14:textId="77777777" w:rsidTr="004E3E90">
        <w:tc>
          <w:tcPr>
            <w:tcW w:w="390" w:type="pct"/>
            <w:vMerge w:val="restart"/>
            <w:vAlign w:val="center"/>
          </w:tcPr>
          <w:p w14:paraId="5A9B2E54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lastRenderedPageBreak/>
              <w:t>The way you treat me matters</w:t>
            </w:r>
          </w:p>
        </w:tc>
        <w:tc>
          <w:tcPr>
            <w:tcW w:w="779" w:type="pct"/>
          </w:tcPr>
          <w:p w14:paraId="0E4D3D10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 xml:space="preserve">Migrant women experience prejudice and stereotyping from HCPs </w:t>
            </w:r>
          </w:p>
        </w:tc>
        <w:tc>
          <w:tcPr>
            <w:tcW w:w="1213" w:type="pct"/>
            <w:vAlign w:val="center"/>
          </w:tcPr>
          <w:p w14:paraId="442C3B8B" w14:textId="1909FC3D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10169 Almeida,L.M. 2013; 5488 Phillimore,Jenny 2015; 2018 Wikberg,Anita 2012; 4153 Veleminsky,M.,Jr 2014; 1778 Wandel,Margareta 2016; 10650 Straus,L. 2009; 1698 Lephard,Elizabeth 2016; 2034 Jonkers,Marina 2011; 1926 Ranji,Azar 2012; 1937 Robertson,EvaK. 2015; 3664 Bollini,Paola 2007; 2007 Hjelm,K. 2007; 3360 Binder,Pauline 2012; 3683 Sauvegrain,P. 2017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8,32,34,47,49,50,54,55,63,66,72-75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vAlign w:val="center"/>
          </w:tcPr>
          <w:p w14:paraId="6FF52E31" w14:textId="77777777" w:rsidR="004E3E90" w:rsidRPr="00C01D23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 w:rsidRPr="00C01D23">
              <w:rPr>
                <w:sz w:val="16"/>
                <w:szCs w:val="16"/>
                <w:lang w:val="en-US"/>
              </w:rPr>
              <w:t xml:space="preserve">Moderate methodological limitations </w:t>
            </w:r>
          </w:p>
          <w:p w14:paraId="2BFA00D1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  <w:lang w:val="en-US"/>
              </w:rPr>
            </w:pPr>
            <w:r w:rsidRPr="00C01D23">
              <w:rPr>
                <w:sz w:val="16"/>
                <w:szCs w:val="16"/>
                <w:lang w:val="en-US"/>
              </w:rPr>
              <w:t>(</w:t>
            </w:r>
            <w:r>
              <w:rPr>
                <w:sz w:val="16"/>
                <w:szCs w:val="16"/>
                <w:lang w:val="en-US"/>
              </w:rPr>
              <w:t>7</w:t>
            </w:r>
            <w:r w:rsidRPr="00C01D23">
              <w:rPr>
                <w:sz w:val="16"/>
                <w:szCs w:val="16"/>
                <w:lang w:val="en-US"/>
              </w:rPr>
              <w:t xml:space="preserve"> studies low quality, </w:t>
            </w:r>
            <w:r>
              <w:rPr>
                <w:sz w:val="16"/>
                <w:szCs w:val="16"/>
                <w:lang w:val="en-US"/>
              </w:rPr>
              <w:t>6</w:t>
            </w:r>
            <w:r w:rsidRPr="00C01D23">
              <w:rPr>
                <w:sz w:val="16"/>
                <w:szCs w:val="16"/>
                <w:lang w:val="en-US"/>
              </w:rPr>
              <w:t xml:space="preserve"> studies moderate quality, 1 study high quality)  </w:t>
            </w:r>
          </w:p>
        </w:tc>
        <w:tc>
          <w:tcPr>
            <w:tcW w:w="470" w:type="pct"/>
            <w:vAlign w:val="center"/>
          </w:tcPr>
          <w:p w14:paraId="30FE24DF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vAlign w:val="center"/>
          </w:tcPr>
          <w:p w14:paraId="20D95BC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adequacy</w:t>
            </w:r>
          </w:p>
        </w:tc>
        <w:tc>
          <w:tcPr>
            <w:tcW w:w="470" w:type="pct"/>
            <w:vAlign w:val="center"/>
          </w:tcPr>
          <w:p w14:paraId="4DA28FD3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  <w:lang w:val="en-US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707463C5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7977ACDA" w14:textId="77777777" w:rsidTr="004E3E90">
        <w:tc>
          <w:tcPr>
            <w:tcW w:w="390" w:type="pct"/>
            <w:vMerge/>
          </w:tcPr>
          <w:p w14:paraId="5F465E23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2996600C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aternity care is culturally insensitive to migrant women's needs</w:t>
            </w:r>
          </w:p>
        </w:tc>
        <w:tc>
          <w:tcPr>
            <w:tcW w:w="1213" w:type="pct"/>
            <w:vAlign w:val="center"/>
          </w:tcPr>
          <w:p w14:paraId="08EF8574" w14:textId="3E5C794E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10169 Almeida,L.M. 2013; 5488 Phillimore,Jenny 2015; 2018 Wikberg,Anita 2012; 4153 Veleminsky,M.,Jr 2014; 1778 Wandel,Margareta 2016; 10650 Straus,L. 2009; 1698 Lephard,Elizabeth 2016; 2034 Jonkers,Marina 2011; 1926 Ranji,Azar 2012; 1937 Robertson,EvaK. 2015; 3664 Bollini,Paola 2007; 2385 Lundberg,P.C. 2008; 1701 Leung,Georgine 2017; 4424 Gardner,P.L. 2014; 3351 Babatunde,Titilayo 2012; 1787 Degni,Filio 2014; 2208 Newall,Dave 2012; 3683 Sauvegrain,P. 2017; 3360 Binder,Pauline 2012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8,32,34,42,49-52,54,55,61,63,64,66,72-75,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vAlign w:val="center"/>
          </w:tcPr>
          <w:p w14:paraId="67DF657E" w14:textId="77777777" w:rsidR="004E3E90" w:rsidRPr="007F6406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 w:rsidRPr="007F6406">
              <w:rPr>
                <w:sz w:val="16"/>
                <w:szCs w:val="16"/>
                <w:lang w:val="en-US"/>
              </w:rPr>
              <w:t xml:space="preserve">Minor methodological limitations </w:t>
            </w:r>
          </w:p>
          <w:p w14:paraId="00456F04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  <w:lang w:val="en-US"/>
              </w:rPr>
            </w:pPr>
            <w:r w:rsidRPr="007F6406">
              <w:rPr>
                <w:sz w:val="16"/>
                <w:szCs w:val="16"/>
                <w:lang w:val="en-US"/>
              </w:rPr>
              <w:t>(</w:t>
            </w:r>
            <w:r>
              <w:rPr>
                <w:sz w:val="16"/>
                <w:szCs w:val="16"/>
                <w:lang w:val="en-US"/>
              </w:rPr>
              <w:t>7</w:t>
            </w:r>
            <w:r w:rsidRPr="007F6406">
              <w:rPr>
                <w:sz w:val="16"/>
                <w:szCs w:val="16"/>
                <w:lang w:val="en-US"/>
              </w:rPr>
              <w:t xml:space="preserve"> studies low qualit</w:t>
            </w:r>
            <w:r>
              <w:rPr>
                <w:sz w:val="16"/>
                <w:szCs w:val="16"/>
                <w:lang w:val="en-US"/>
              </w:rPr>
              <w:t>y, 8 studies moderate quality, 3</w:t>
            </w:r>
            <w:r w:rsidRPr="007F6406">
              <w:rPr>
                <w:sz w:val="16"/>
                <w:szCs w:val="16"/>
                <w:lang w:val="en-US"/>
              </w:rPr>
              <w:t xml:space="preserve"> studies high quality)</w:t>
            </w:r>
          </w:p>
        </w:tc>
        <w:tc>
          <w:tcPr>
            <w:tcW w:w="470" w:type="pct"/>
            <w:vAlign w:val="center"/>
          </w:tcPr>
          <w:p w14:paraId="02C09093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vAlign w:val="center"/>
          </w:tcPr>
          <w:p w14:paraId="3076F9A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adequacy</w:t>
            </w:r>
          </w:p>
        </w:tc>
        <w:tc>
          <w:tcPr>
            <w:tcW w:w="470" w:type="pct"/>
            <w:vAlign w:val="center"/>
          </w:tcPr>
          <w:p w14:paraId="5F541787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381785E0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675DFEDB" w14:textId="77777777" w:rsidTr="004E3E90">
        <w:tc>
          <w:tcPr>
            <w:tcW w:w="390" w:type="pct"/>
            <w:vMerge/>
          </w:tcPr>
          <w:p w14:paraId="7F2F1629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4C72238C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value continuity of care</w:t>
            </w:r>
          </w:p>
        </w:tc>
        <w:tc>
          <w:tcPr>
            <w:tcW w:w="1213" w:type="pct"/>
            <w:vAlign w:val="center"/>
          </w:tcPr>
          <w:p w14:paraId="51CA870D" w14:textId="1BD6C299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2016 Wikberg,Anita 2014; 2018 Wikberg,Anita 2012; 3015 Viken,Berit 2015; 10650 Straus,L. 2009; 1937 Robertson,EvaK. 2015; 1734 Phillimore,Jenny 2016; 1732 Iliadi,P. 2008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48,55,60,72,75,78,79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vAlign w:val="center"/>
          </w:tcPr>
          <w:p w14:paraId="61ABEBB7" w14:textId="77777777" w:rsidR="004E3E90" w:rsidRPr="00C01D23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 w:rsidRPr="00C01D23">
              <w:rPr>
                <w:sz w:val="16"/>
                <w:szCs w:val="16"/>
                <w:lang w:val="en-US"/>
              </w:rPr>
              <w:t>Minor methodological limitations</w:t>
            </w:r>
          </w:p>
          <w:p w14:paraId="1B7EBE33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  <w:lang w:val="en-US"/>
              </w:rPr>
            </w:pPr>
            <w:r w:rsidRPr="00C01D23">
              <w:rPr>
                <w:sz w:val="16"/>
                <w:szCs w:val="16"/>
                <w:lang w:val="en-US"/>
              </w:rPr>
              <w:t xml:space="preserve">(2 studies low quality, </w:t>
            </w:r>
            <w:r>
              <w:rPr>
                <w:sz w:val="16"/>
                <w:szCs w:val="16"/>
                <w:lang w:val="en-US"/>
              </w:rPr>
              <w:t>3</w:t>
            </w:r>
            <w:r w:rsidRPr="00C01D23">
              <w:rPr>
                <w:sz w:val="16"/>
                <w:szCs w:val="16"/>
                <w:lang w:val="en-US"/>
              </w:rPr>
              <w:t xml:space="preserve"> studies moderate quality, 1 study high quality)</w:t>
            </w:r>
          </w:p>
        </w:tc>
        <w:tc>
          <w:tcPr>
            <w:tcW w:w="470" w:type="pct"/>
            <w:vAlign w:val="center"/>
          </w:tcPr>
          <w:p w14:paraId="6853618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vAlign w:val="center"/>
          </w:tcPr>
          <w:p w14:paraId="61D137F4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oderate concerns about adequacy</w:t>
            </w:r>
          </w:p>
        </w:tc>
        <w:tc>
          <w:tcPr>
            <w:tcW w:w="470" w:type="pct"/>
            <w:vAlign w:val="center"/>
          </w:tcPr>
          <w:p w14:paraId="325C8985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23149327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ODERATE</w:t>
            </w:r>
          </w:p>
        </w:tc>
      </w:tr>
      <w:tr w:rsidR="004E3E90" w:rsidRPr="00DB4D0F" w14:paraId="6D9A93CF" w14:textId="77777777" w:rsidTr="004E3E90">
        <w:tc>
          <w:tcPr>
            <w:tcW w:w="390" w:type="pct"/>
            <w:vMerge/>
          </w:tcPr>
          <w:p w14:paraId="1C070089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tcBorders>
              <w:bottom w:val="single" w:sz="4" w:space="0" w:color="auto"/>
            </w:tcBorders>
          </w:tcPr>
          <w:p w14:paraId="53AC4D9A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value trusting relationships with HCPs who demonstrate good professional behaviours</w:t>
            </w:r>
          </w:p>
        </w:tc>
        <w:tc>
          <w:tcPr>
            <w:tcW w:w="1213" w:type="pct"/>
            <w:tcBorders>
              <w:bottom w:val="single" w:sz="4" w:space="0" w:color="auto"/>
            </w:tcBorders>
            <w:vAlign w:val="center"/>
          </w:tcPr>
          <w:p w14:paraId="1429F1E0" w14:textId="69BE8919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2018 Wikberg,Anita 2012; 1778 Wandel,Margareta 2016; 3015 Viken,Berit 2015; 1712 Tobin,Carolyn 2014; 3123 Treisman,Karen 2014; 1926 Ranji,Azar 2012; 1937 Robertson,EvaK. 2015; 3639 Ny,Pernilla 2007; 2007 Hjelm,K. 2007; 1871 Gitsels-van,derWal 2015; 1835 Dempsey,Maria 2016; 5729 Essén,Birgitta 2011; 1993 Briscoe,L. 2009; 2079 Garnweidner,LisaM. 2013; 1787 Degni,Filio 2014; 2016 Wikberg,Anita 2014; 2034 Jonkers,Marina 2011; 1709 Glavin,Kari 2016; 3664 Bollini,Paola 2007; 1734 Phillimore,Jenny 2016; 1928 Almeida,LM 2014; 4153 Veleminsky,M.,Jr 2014; 9897 Topa,J.B. 2017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4,40,43,45-47,49,54,57-60,63,64,67,68,71,72,74,75,77-79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tcBorders>
              <w:bottom w:val="single" w:sz="4" w:space="0" w:color="auto"/>
            </w:tcBorders>
            <w:vAlign w:val="center"/>
          </w:tcPr>
          <w:p w14:paraId="2830EB8E" w14:textId="77777777" w:rsidR="004E3E90" w:rsidRPr="00C01D23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 w:rsidRPr="00C01D23">
              <w:rPr>
                <w:sz w:val="16"/>
                <w:szCs w:val="16"/>
                <w:lang w:val="en-US"/>
              </w:rPr>
              <w:t xml:space="preserve">Minor methodological limitations </w:t>
            </w:r>
          </w:p>
          <w:p w14:paraId="77C95D81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(5 studies low quality, 12 studies moderate quality, 5</w:t>
            </w:r>
            <w:r w:rsidRPr="00C01D23">
              <w:rPr>
                <w:sz w:val="16"/>
                <w:szCs w:val="16"/>
                <w:lang w:val="en-US"/>
              </w:rPr>
              <w:t xml:space="preserve"> studies high quality)</w:t>
            </w:r>
          </w:p>
        </w:tc>
        <w:tc>
          <w:tcPr>
            <w:tcW w:w="470" w:type="pct"/>
            <w:tcBorders>
              <w:bottom w:val="single" w:sz="4" w:space="0" w:color="auto"/>
            </w:tcBorders>
            <w:vAlign w:val="center"/>
          </w:tcPr>
          <w:p w14:paraId="0315238A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tcBorders>
              <w:bottom w:val="single" w:sz="4" w:space="0" w:color="auto"/>
            </w:tcBorders>
            <w:vAlign w:val="center"/>
          </w:tcPr>
          <w:p w14:paraId="5D011A68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  <w:tcBorders>
              <w:bottom w:val="single" w:sz="4" w:space="0" w:color="auto"/>
            </w:tcBorders>
            <w:vAlign w:val="center"/>
          </w:tcPr>
          <w:p w14:paraId="0E5EE73F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C01D23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DA0FBC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747198C1" w14:textId="77777777" w:rsidTr="004E3E90">
        <w:tc>
          <w:tcPr>
            <w:tcW w:w="390" w:type="pct"/>
            <w:vMerge/>
          </w:tcPr>
          <w:p w14:paraId="5E255758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  <w:shd w:val="clear" w:color="auto" w:fill="auto"/>
          </w:tcPr>
          <w:p w14:paraId="5994C194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value high quality maternity facilities</w:t>
            </w:r>
          </w:p>
        </w:tc>
        <w:tc>
          <w:tcPr>
            <w:tcW w:w="1213" w:type="pct"/>
            <w:shd w:val="clear" w:color="auto" w:fill="auto"/>
            <w:vAlign w:val="center"/>
          </w:tcPr>
          <w:p w14:paraId="3AD33936" w14:textId="54823EFC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4153 Veleminsky,M.,Jr 2014; 2016 Wikberg,Anita 2014; 2018 Wikberg,Anita 2012; 3639 Ny,Pernilla 2007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4,71,75,78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  <w:shd w:val="clear" w:color="auto" w:fill="auto"/>
            <w:vAlign w:val="center"/>
          </w:tcPr>
          <w:p w14:paraId="54469C6A" w14:textId="77777777" w:rsidR="004E3E90" w:rsidRPr="00082EA3" w:rsidRDefault="004E3E90" w:rsidP="00123169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Minor</w:t>
            </w:r>
            <w:r w:rsidRPr="00082EA3">
              <w:rPr>
                <w:sz w:val="16"/>
                <w:szCs w:val="16"/>
                <w:lang w:val="en-US"/>
              </w:rPr>
              <w:t xml:space="preserve"> methodological limitations </w:t>
            </w:r>
          </w:p>
          <w:p w14:paraId="33EB7982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(1 study low quality, 1</w:t>
            </w:r>
            <w:r w:rsidRPr="00082EA3">
              <w:rPr>
                <w:sz w:val="16"/>
                <w:szCs w:val="16"/>
                <w:lang w:val="en-US"/>
              </w:rPr>
              <w:t xml:space="preserve"> stud</w:t>
            </w:r>
            <w:r>
              <w:rPr>
                <w:sz w:val="16"/>
                <w:szCs w:val="16"/>
                <w:lang w:val="en-US"/>
              </w:rPr>
              <w:t>y</w:t>
            </w:r>
            <w:r w:rsidRPr="00082EA3">
              <w:rPr>
                <w:sz w:val="16"/>
                <w:szCs w:val="16"/>
                <w:lang w:val="en-US"/>
              </w:rPr>
              <w:t xml:space="preserve"> moderate quality, 1 study high quality)</w:t>
            </w:r>
          </w:p>
        </w:tc>
        <w:tc>
          <w:tcPr>
            <w:tcW w:w="470" w:type="pct"/>
            <w:shd w:val="clear" w:color="auto" w:fill="auto"/>
            <w:vAlign w:val="center"/>
          </w:tcPr>
          <w:p w14:paraId="6BA13263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082EA3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  <w:shd w:val="clear" w:color="auto" w:fill="auto"/>
            <w:vAlign w:val="center"/>
          </w:tcPr>
          <w:p w14:paraId="2216E8B7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erious</w:t>
            </w:r>
            <w:r w:rsidRPr="00082EA3">
              <w:rPr>
                <w:sz w:val="16"/>
                <w:szCs w:val="16"/>
              </w:rPr>
              <w:t xml:space="preserve"> concerns about adequacy</w:t>
            </w:r>
          </w:p>
        </w:tc>
        <w:tc>
          <w:tcPr>
            <w:tcW w:w="470" w:type="pct"/>
            <w:shd w:val="clear" w:color="auto" w:fill="auto"/>
            <w:vAlign w:val="center"/>
          </w:tcPr>
          <w:p w14:paraId="63EA8BEB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082EA3">
              <w:rPr>
                <w:sz w:val="16"/>
                <w:szCs w:val="16"/>
              </w:rPr>
              <w:t>Moderate concerns about adequacy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3806B59A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LOW</w:t>
            </w:r>
          </w:p>
        </w:tc>
      </w:tr>
      <w:tr w:rsidR="004E3E90" w:rsidRPr="00DB4D0F" w14:paraId="798C8E78" w14:textId="77777777" w:rsidTr="004E3E90">
        <w:tc>
          <w:tcPr>
            <w:tcW w:w="390" w:type="pct"/>
            <w:vMerge w:val="restart"/>
            <w:vAlign w:val="center"/>
          </w:tcPr>
          <w:p w14:paraId="44FE0CB7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y needs go beyond being pregnant</w:t>
            </w:r>
          </w:p>
        </w:tc>
        <w:tc>
          <w:tcPr>
            <w:tcW w:w="779" w:type="pct"/>
          </w:tcPr>
          <w:p w14:paraId="613A91D5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face financial difficulties and poor living conditions</w:t>
            </w:r>
          </w:p>
        </w:tc>
        <w:tc>
          <w:tcPr>
            <w:tcW w:w="1213" w:type="pct"/>
            <w:shd w:val="clear" w:color="auto" w:fill="auto"/>
          </w:tcPr>
          <w:p w14:paraId="1EF991EA" w14:textId="45848B3D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1705 Feldman,Rayah 2014; 5488 Phillimore,Jenny 2015; 1993 Briscoe,L. 2009; 1709 Glavin,Kari 2016; 2254 Gaudion,A. 2009; 3664 Bollini,Paola 2007; 1729 Barona-Vilar,Carmen 2013; 4181 Hufton,E. 2016; 2034 Jonkers,Marina 2011; 1698 Lephard,Elizabeth 2016; 3639 Ny,Pernilla 2007; 1937 Robertson,EvaK. 2015; 9897 Topa,J.B. 2017; 3123 Treisman,Karen 2014; 3015 Viken,Berit 2015; 2016 Wikberg,Anita 2014; 5748 Schoevers,MariaA. 2010; 1734 Phillimore,Jenny 2016; 2208 Newall,Dave 2012; 1732 Iliadi,P. 2008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32,33,41,46,48-50,58-60,62,63,67,69-72,78-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</w:tcPr>
          <w:p w14:paraId="675F894F" w14:textId="77777777" w:rsidR="004E3E90" w:rsidRPr="008F6BDF" w:rsidRDefault="004E3E90" w:rsidP="00123169">
            <w:pPr>
              <w:jc w:val="center"/>
              <w:rPr>
                <w:sz w:val="16"/>
                <w:szCs w:val="16"/>
              </w:rPr>
            </w:pPr>
            <w:r w:rsidRPr="008F6BDF">
              <w:rPr>
                <w:sz w:val="16"/>
                <w:szCs w:val="16"/>
              </w:rPr>
              <w:t>Minor methodological concerns</w:t>
            </w:r>
          </w:p>
          <w:p w14:paraId="57238A98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8F6BDF">
              <w:rPr>
                <w:sz w:val="16"/>
                <w:szCs w:val="16"/>
              </w:rPr>
              <w:t>(</w:t>
            </w:r>
            <w:r>
              <w:rPr>
                <w:sz w:val="16"/>
                <w:szCs w:val="16"/>
              </w:rPr>
              <w:t>7</w:t>
            </w:r>
            <w:r w:rsidRPr="008F6BDF">
              <w:rPr>
                <w:sz w:val="16"/>
                <w:szCs w:val="16"/>
              </w:rPr>
              <w:t xml:space="preserve"> studies low quality, 9 </w:t>
            </w:r>
            <w:r>
              <w:rPr>
                <w:sz w:val="16"/>
                <w:szCs w:val="16"/>
              </w:rPr>
              <w:t xml:space="preserve">studies </w:t>
            </w:r>
            <w:r w:rsidRPr="008F6BDF">
              <w:rPr>
                <w:sz w:val="16"/>
                <w:szCs w:val="16"/>
              </w:rPr>
              <w:t xml:space="preserve">moderate quality and 2 </w:t>
            </w:r>
            <w:r>
              <w:rPr>
                <w:sz w:val="16"/>
                <w:szCs w:val="16"/>
              </w:rPr>
              <w:t xml:space="preserve">studies </w:t>
            </w:r>
            <w:r w:rsidRPr="008F6BDF">
              <w:rPr>
                <w:sz w:val="16"/>
                <w:szCs w:val="16"/>
              </w:rPr>
              <w:t>high quality)</w:t>
            </w:r>
          </w:p>
        </w:tc>
        <w:tc>
          <w:tcPr>
            <w:tcW w:w="470" w:type="pct"/>
          </w:tcPr>
          <w:p w14:paraId="0988BC78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</w:tcPr>
          <w:p w14:paraId="5DB2F380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adequacy - rich data overall from multiple sources</w:t>
            </w:r>
          </w:p>
        </w:tc>
        <w:tc>
          <w:tcPr>
            <w:tcW w:w="470" w:type="pct"/>
          </w:tcPr>
          <w:p w14:paraId="35346046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355E310D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20A367DD" w14:textId="77777777" w:rsidTr="004E3E90">
        <w:tc>
          <w:tcPr>
            <w:tcW w:w="390" w:type="pct"/>
            <w:vMerge/>
          </w:tcPr>
          <w:p w14:paraId="20428E20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34533745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carry the burden of previous traumatic experiences</w:t>
            </w:r>
          </w:p>
        </w:tc>
        <w:tc>
          <w:tcPr>
            <w:tcW w:w="1213" w:type="pct"/>
            <w:shd w:val="clear" w:color="auto" w:fill="auto"/>
          </w:tcPr>
          <w:p w14:paraId="777C1D24" w14:textId="59B642F3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2034 Jonkers,Marina 2011; 1993 Briscoe,L. 2009; 1937 Robertson,EvaK. 2015; 10650 Straus,L. 2009; 1712 Tobin,Carolyn 2014; 9897 Topa,J.B. 2017; 3123 Treisman,Karen 2014; 3015 Viken,Berit 2015; 4424 Gardner,P.L. 2014}}</w:instrText>
            </w:r>
            <w:r w:rsidRPr="004E3E90">
              <w:rPr>
                <w:sz w:val="16"/>
                <w:szCs w:val="16"/>
              </w:rPr>
              <w:fldChar w:fldCharType="separate"/>
            </w:r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r w:rsidRPr="004E3E90">
              <w:rPr>
                <w:bCs/>
                <w:sz w:val="16"/>
                <w:szCs w:val="16"/>
                <w:lang w:val="en-US"/>
              </w:rPr>
              <w:t>42,49,55,57-60,67,72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</w:tcPr>
          <w:p w14:paraId="6F76EE6D" w14:textId="77777777" w:rsidR="004E3E90" w:rsidRPr="008F6BDF" w:rsidRDefault="004E3E90" w:rsidP="00123169">
            <w:pPr>
              <w:jc w:val="center"/>
              <w:rPr>
                <w:sz w:val="16"/>
                <w:szCs w:val="16"/>
              </w:rPr>
            </w:pPr>
            <w:r w:rsidRPr="008F6BDF">
              <w:rPr>
                <w:sz w:val="16"/>
                <w:szCs w:val="16"/>
              </w:rPr>
              <w:t>Minor methodological concerns</w:t>
            </w:r>
          </w:p>
          <w:p w14:paraId="40A5D1A5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8F6BDF">
              <w:rPr>
                <w:sz w:val="16"/>
                <w:szCs w:val="16"/>
              </w:rPr>
              <w:t>(</w:t>
            </w:r>
            <w:r>
              <w:rPr>
                <w:sz w:val="16"/>
                <w:szCs w:val="16"/>
              </w:rPr>
              <w:t>2</w:t>
            </w:r>
            <w:r w:rsidRPr="008F6BDF">
              <w:rPr>
                <w:sz w:val="16"/>
                <w:szCs w:val="16"/>
              </w:rPr>
              <w:t xml:space="preserve"> studies low quality, </w:t>
            </w:r>
            <w:r>
              <w:rPr>
                <w:sz w:val="16"/>
                <w:szCs w:val="16"/>
              </w:rPr>
              <w:t>6</w:t>
            </w:r>
            <w:r w:rsidRPr="008F6BDF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studies </w:t>
            </w:r>
            <w:r w:rsidRPr="008F6BDF">
              <w:rPr>
                <w:sz w:val="16"/>
                <w:szCs w:val="16"/>
              </w:rPr>
              <w:t xml:space="preserve">moderate quality and </w:t>
            </w:r>
            <w:r>
              <w:rPr>
                <w:sz w:val="16"/>
                <w:szCs w:val="16"/>
              </w:rPr>
              <w:t>1</w:t>
            </w:r>
            <w:r w:rsidRPr="008F6BDF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study </w:t>
            </w:r>
            <w:r w:rsidRPr="008F6BDF">
              <w:rPr>
                <w:sz w:val="16"/>
                <w:szCs w:val="16"/>
              </w:rPr>
              <w:t>high quality)</w:t>
            </w:r>
          </w:p>
        </w:tc>
        <w:tc>
          <w:tcPr>
            <w:tcW w:w="470" w:type="pct"/>
          </w:tcPr>
          <w:p w14:paraId="34687F22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</w:tcPr>
          <w:p w14:paraId="27E20D2D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</w:tcPr>
          <w:p w14:paraId="26203850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3D1D1B0C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  <w:tr w:rsidR="004E3E90" w:rsidRPr="00DB4D0F" w14:paraId="3181E2AA" w14:textId="77777777" w:rsidTr="004E3E90">
        <w:tc>
          <w:tcPr>
            <w:tcW w:w="390" w:type="pct"/>
            <w:vMerge/>
          </w:tcPr>
          <w:p w14:paraId="37D44E38" w14:textId="77777777" w:rsidR="004E3E90" w:rsidRPr="004E3E90" w:rsidRDefault="004E3E90" w:rsidP="00123169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779" w:type="pct"/>
          </w:tcPr>
          <w:p w14:paraId="66C99860" w14:textId="77777777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t>Migrant women have needs related to social support and relationship issues</w:t>
            </w:r>
          </w:p>
        </w:tc>
        <w:tc>
          <w:tcPr>
            <w:tcW w:w="1213" w:type="pct"/>
            <w:shd w:val="clear" w:color="auto" w:fill="auto"/>
          </w:tcPr>
          <w:p w14:paraId="5EE79981" w14:textId="08199FA0" w:rsidR="004E3E90" w:rsidRPr="004E3E90" w:rsidRDefault="004E3E90" w:rsidP="00123169">
            <w:pPr>
              <w:jc w:val="center"/>
              <w:rPr>
                <w:sz w:val="16"/>
                <w:szCs w:val="16"/>
              </w:rPr>
            </w:pPr>
            <w:r w:rsidRPr="004E3E90">
              <w:rPr>
                <w:sz w:val="16"/>
                <w:szCs w:val="16"/>
              </w:rPr>
              <w:fldChar w:fldCharType="begin"/>
            </w:r>
            <w:r w:rsidRPr="004E3E90">
              <w:rPr>
                <w:sz w:val="16"/>
                <w:szCs w:val="16"/>
              </w:rPr>
              <w:instrText>ADDIN RW.CITE{{4424 Gardner,P.L. 2014; 1705 Feldman,Rayah 2014; 1724 Byrskog,Ulrika 2016; 1993 Briscoe,L. 2009; 1709 Glavin,Kari 2016; 5729 Essén,Birgitta 2011; 2716 Garnweidner-Holme,Lisa 2017; 10648 Hanley,J. 2007; 4181 Hufton,E. 2016; 1732 Iliadi,P. 2008; 1698 Lephard,Elizabeth 2016; 3639 Ny,Pernilla 2007; 2810 Petruschke,I. 2016; 1937 Robertson,EvaK. 2015; 10650 Straus,L. 2009; 2005 Szafranska,Marcelina 2016; 1712 Tobin,Carolyn 2014; 4153 Veleminsky,M.,Jr 2014; 3015 Viken,Berit 2015; 1778 Wandel,Margareta 2016; 2018 Wikberg,Anita 2012; 2016 Wikberg,Anita 2014; 1851 Yeasmin,SyedaFahmida 2013; 5488 Phillimore,Jenny 2015; 2208 Newall,Dave 2012; 3351 Babatunde,Titilayo 2012; 9897 Topa,J.B. 2017}}</w:instrText>
            </w:r>
            <w:r w:rsidRPr="004E3E90">
              <w:rPr>
                <w:sz w:val="16"/>
                <w:szCs w:val="16"/>
              </w:rPr>
              <w:fldChar w:fldCharType="separate"/>
            </w:r>
            <w:bookmarkStart w:id="0" w:name="_GoBack"/>
            <w:r w:rsidR="00490B43">
              <w:rPr>
                <w:bCs/>
                <w:sz w:val="16"/>
                <w:szCs w:val="16"/>
                <w:lang w:val="en-US"/>
              </w:rPr>
              <w:t>[</w:t>
            </w:r>
            <w:bookmarkEnd w:id="0"/>
            <w:r w:rsidRPr="004E3E90">
              <w:rPr>
                <w:bCs/>
                <w:sz w:val="16"/>
                <w:szCs w:val="16"/>
                <w:lang w:val="en-US"/>
              </w:rPr>
              <w:t>32,34,37,41,42,44,46,48,50,53,55-58,60,61,65,67,68,70-72,74-76,78,80</w:t>
            </w:r>
            <w:r w:rsidR="00490B43">
              <w:rPr>
                <w:bCs/>
                <w:sz w:val="16"/>
                <w:szCs w:val="16"/>
                <w:lang w:val="en-US"/>
              </w:rPr>
              <w:t>]</w:t>
            </w:r>
            <w:r w:rsidRPr="004E3E90">
              <w:rPr>
                <w:sz w:val="16"/>
                <w:szCs w:val="16"/>
              </w:rPr>
              <w:fldChar w:fldCharType="end"/>
            </w:r>
          </w:p>
        </w:tc>
        <w:tc>
          <w:tcPr>
            <w:tcW w:w="761" w:type="pct"/>
          </w:tcPr>
          <w:p w14:paraId="75F8C2A6" w14:textId="77777777" w:rsidR="004E3E90" w:rsidRPr="008F6BDF" w:rsidRDefault="004E3E90" w:rsidP="00123169">
            <w:pPr>
              <w:jc w:val="center"/>
              <w:rPr>
                <w:sz w:val="16"/>
                <w:szCs w:val="16"/>
              </w:rPr>
            </w:pPr>
            <w:r w:rsidRPr="008F6BDF">
              <w:rPr>
                <w:sz w:val="16"/>
                <w:szCs w:val="16"/>
              </w:rPr>
              <w:t>Minor methodological concerns</w:t>
            </w:r>
          </w:p>
          <w:p w14:paraId="635063DF" w14:textId="77777777" w:rsidR="004E3E90" w:rsidRPr="00E44B70" w:rsidRDefault="004E3E90" w:rsidP="00123169">
            <w:pPr>
              <w:jc w:val="center"/>
              <w:rPr>
                <w:sz w:val="16"/>
                <w:szCs w:val="16"/>
                <w:highlight w:val="yellow"/>
              </w:rPr>
            </w:pPr>
            <w:r w:rsidRPr="008F6BDF">
              <w:rPr>
                <w:sz w:val="16"/>
                <w:szCs w:val="16"/>
              </w:rPr>
              <w:t>(8 studies low quality, 1</w:t>
            </w:r>
            <w:r>
              <w:rPr>
                <w:sz w:val="16"/>
                <w:szCs w:val="16"/>
              </w:rPr>
              <w:t>1</w:t>
            </w:r>
            <w:r w:rsidRPr="008F6BDF">
              <w:rPr>
                <w:sz w:val="16"/>
                <w:szCs w:val="16"/>
              </w:rPr>
              <w:t xml:space="preserve"> studies moderate quality and </w:t>
            </w:r>
            <w:r>
              <w:rPr>
                <w:sz w:val="16"/>
                <w:szCs w:val="16"/>
              </w:rPr>
              <w:t>6</w:t>
            </w:r>
            <w:r w:rsidRPr="008F6BDF">
              <w:rPr>
                <w:sz w:val="16"/>
                <w:szCs w:val="16"/>
              </w:rPr>
              <w:t xml:space="preserve"> studies high quality)</w:t>
            </w:r>
          </w:p>
        </w:tc>
        <w:tc>
          <w:tcPr>
            <w:tcW w:w="470" w:type="pct"/>
          </w:tcPr>
          <w:p w14:paraId="1E144EBC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Minor concerns about coherence</w:t>
            </w:r>
          </w:p>
        </w:tc>
        <w:tc>
          <w:tcPr>
            <w:tcW w:w="470" w:type="pct"/>
          </w:tcPr>
          <w:p w14:paraId="0C1D4B48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adequacy - rich data overall from multiple sources</w:t>
            </w:r>
          </w:p>
        </w:tc>
        <w:tc>
          <w:tcPr>
            <w:tcW w:w="470" w:type="pct"/>
          </w:tcPr>
          <w:p w14:paraId="5ADDB97C" w14:textId="77777777" w:rsidR="004E3E90" w:rsidRPr="00DB4D0F" w:rsidRDefault="004E3E90" w:rsidP="00123169">
            <w:pPr>
              <w:jc w:val="center"/>
              <w:rPr>
                <w:sz w:val="16"/>
                <w:szCs w:val="16"/>
              </w:rPr>
            </w:pPr>
            <w:r w:rsidRPr="00DB4D0F">
              <w:rPr>
                <w:sz w:val="16"/>
                <w:szCs w:val="16"/>
              </w:rPr>
              <w:t>No or very minor concerns about relevance</w:t>
            </w:r>
          </w:p>
        </w:tc>
        <w:tc>
          <w:tcPr>
            <w:tcW w:w="446" w:type="pct"/>
            <w:shd w:val="clear" w:color="auto" w:fill="auto"/>
            <w:vAlign w:val="center"/>
          </w:tcPr>
          <w:p w14:paraId="0721A9F5" w14:textId="77777777" w:rsidR="004E3E90" w:rsidRPr="00DB4D0F" w:rsidRDefault="004E3E90" w:rsidP="00123169">
            <w:pPr>
              <w:jc w:val="center"/>
              <w:rPr>
                <w:b/>
                <w:sz w:val="16"/>
                <w:szCs w:val="16"/>
              </w:rPr>
            </w:pPr>
            <w:r w:rsidRPr="00DB4D0F">
              <w:rPr>
                <w:b/>
                <w:sz w:val="16"/>
                <w:szCs w:val="16"/>
              </w:rPr>
              <w:t>HIGH</w:t>
            </w:r>
          </w:p>
        </w:tc>
      </w:tr>
    </w:tbl>
    <w:p w14:paraId="1ABB561E" w14:textId="77777777" w:rsidR="004E3E90" w:rsidRPr="00711D76" w:rsidRDefault="004E3E90" w:rsidP="0028769E">
      <w:pPr>
        <w:spacing w:after="120"/>
        <w:rPr>
          <w:rFonts w:asciiTheme="minorBidi" w:hAnsiTheme="minorBidi" w:cstheme="minorBidi"/>
          <w:b/>
          <w:sz w:val="24"/>
        </w:rPr>
      </w:pPr>
    </w:p>
    <w:sectPr w:rsidR="004E3E90" w:rsidRPr="00711D76" w:rsidSect="004E3E90">
      <w:footerReference w:type="default" r:id="rId6"/>
      <w:pgSz w:w="16838" w:h="11906" w:orient="landscape"/>
      <w:pgMar w:top="1135" w:right="1440" w:bottom="568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96AD155" w14:textId="77777777" w:rsidR="007002A1" w:rsidRDefault="00711D76">
      <w:pPr>
        <w:spacing w:after="0" w:line="240" w:lineRule="auto"/>
      </w:pPr>
      <w:r>
        <w:separator/>
      </w:r>
    </w:p>
  </w:endnote>
  <w:endnote w:type="continuationSeparator" w:id="0">
    <w:p w14:paraId="5449C8D2" w14:textId="77777777" w:rsidR="007002A1" w:rsidRDefault="00711D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27431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3B5DAD" w14:textId="77777777" w:rsidR="00F23BCA" w:rsidRDefault="00C64BA9">
        <w:pPr>
          <w:pStyle w:val="Footer"/>
          <w:jc w:val="right"/>
        </w:pPr>
        <w:r>
          <w:rPr>
            <w:noProof/>
          </w:rPr>
          <w:fldChar w:fldCharType="begin"/>
        </w:r>
        <w:r>
          <w:rPr>
            <w:noProof/>
          </w:rPr>
          <w:instrText xml:space="preserve"> PAGE   \* MERGEFORMAT </w:instrText>
        </w:r>
        <w:r>
          <w:rPr>
            <w:noProof/>
          </w:rP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C85A890" w14:textId="77777777" w:rsidR="00F23BCA" w:rsidRDefault="00490B4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CAF28B" w14:textId="77777777" w:rsidR="007002A1" w:rsidRDefault="00711D76">
      <w:pPr>
        <w:spacing w:after="0" w:line="240" w:lineRule="auto"/>
      </w:pPr>
      <w:r>
        <w:separator/>
      </w:r>
    </w:p>
  </w:footnote>
  <w:footnote w:type="continuationSeparator" w:id="0">
    <w:p w14:paraId="4CBB7AF0" w14:textId="77777777" w:rsidR="007002A1" w:rsidRDefault="00711D7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8769E"/>
    <w:rsid w:val="000352AF"/>
    <w:rsid w:val="00060693"/>
    <w:rsid w:val="000B1FD4"/>
    <w:rsid w:val="000D4972"/>
    <w:rsid w:val="00105B76"/>
    <w:rsid w:val="00117D1F"/>
    <w:rsid w:val="00125053"/>
    <w:rsid w:val="00150478"/>
    <w:rsid w:val="002005A1"/>
    <w:rsid w:val="0028769E"/>
    <w:rsid w:val="002F181A"/>
    <w:rsid w:val="003637EA"/>
    <w:rsid w:val="003B67D1"/>
    <w:rsid w:val="003D4D3C"/>
    <w:rsid w:val="00401CCB"/>
    <w:rsid w:val="00441CD1"/>
    <w:rsid w:val="004715AD"/>
    <w:rsid w:val="00490B43"/>
    <w:rsid w:val="004D6CC0"/>
    <w:rsid w:val="004E3E90"/>
    <w:rsid w:val="005B200B"/>
    <w:rsid w:val="005C3BE3"/>
    <w:rsid w:val="006B24DF"/>
    <w:rsid w:val="006D6049"/>
    <w:rsid w:val="007002A1"/>
    <w:rsid w:val="00711D76"/>
    <w:rsid w:val="008233D0"/>
    <w:rsid w:val="008F057F"/>
    <w:rsid w:val="009C5CFD"/>
    <w:rsid w:val="009E5C6D"/>
    <w:rsid w:val="00A66F87"/>
    <w:rsid w:val="00A8130D"/>
    <w:rsid w:val="00AC410F"/>
    <w:rsid w:val="00B1652A"/>
    <w:rsid w:val="00B327A7"/>
    <w:rsid w:val="00C64BA9"/>
    <w:rsid w:val="00D0241F"/>
    <w:rsid w:val="00DC20A5"/>
    <w:rsid w:val="00E013C0"/>
    <w:rsid w:val="00E91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17CBD6"/>
  <w15:docId w15:val="{5DBF14E3-AF0F-439C-936B-7FE79E951E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8769E"/>
    <w:pPr>
      <w:jc w:val="both"/>
    </w:pPr>
    <w:rPr>
      <w:rFonts w:ascii="Arial" w:hAnsi="Arial" w:cs="Arial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28769E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character" w:customStyle="1" w:styleId="FooterChar">
    <w:name w:val="Footer Char"/>
    <w:basedOn w:val="DefaultParagraphFont"/>
    <w:link w:val="Footer"/>
    <w:uiPriority w:val="99"/>
    <w:rsid w:val="0028769E"/>
    <w:rPr>
      <w:rFonts w:ascii="Times New Roman" w:eastAsia="Times New Roman" w:hAnsi="Times New Roman" w:cs="Times New Roman"/>
      <w:color w:val="000000"/>
      <w:kern w:val="28"/>
      <w:sz w:val="20"/>
      <w:szCs w:val="20"/>
      <w:lang w:val="en-CA" w:eastAsia="en-CA"/>
    </w:rPr>
  </w:style>
  <w:style w:type="table" w:customStyle="1" w:styleId="TableGrid113">
    <w:name w:val="Table Grid113"/>
    <w:basedOn w:val="TableNormal"/>
    <w:next w:val="TableGrid"/>
    <w:uiPriority w:val="39"/>
    <w:rsid w:val="0028769E"/>
    <w:pPr>
      <w:spacing w:after="0" w:line="240" w:lineRule="auto"/>
    </w:pPr>
    <w:rPr>
      <w:rFonts w:ascii="Calibri" w:eastAsia="Calibri" w:hAnsi="Calibri" w:cs="Times New Roma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2876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1826</Words>
  <Characters>10414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kie Fair</dc:creator>
  <cp:lastModifiedBy>Fair, Frankie</cp:lastModifiedBy>
  <cp:revision>7</cp:revision>
  <dcterms:created xsi:type="dcterms:W3CDTF">2019-03-26T15:53:00Z</dcterms:created>
  <dcterms:modified xsi:type="dcterms:W3CDTF">2019-05-07T15:53:00Z</dcterms:modified>
</cp:coreProperties>
</file>